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A5BDA"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A5BDA">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A5BDA"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A5BDA">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t>ABSTRACT</w:t>
          </w:r>
        </w:p>
        <w:p w14:paraId="70F475AE" w14:textId="58110297" w:rsidR="00A97C9F" w:rsidRDefault="00A97C9F">
          <w:pPr>
            <w:rPr>
              <w:rFonts w:ascii="Arial" w:hAnsi="Arial" w:cs="Arial"/>
              <w:color w:val="000000" w:themeColor="text1"/>
              <w:sz w:val="28"/>
              <w:szCs w:val="28"/>
              <w:highlight w:val="yellow"/>
            </w:rPr>
          </w:pPr>
          <w:r>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1" w:name="_Toc180413360"/>
          <w:r w:rsidRPr="00602DFD">
            <w:rPr>
              <w:sz w:val="24"/>
              <w:szCs w:val="20"/>
            </w:rPr>
            <w:t>DECLARATION</w:t>
          </w:r>
          <w:bookmarkEnd w:id="1"/>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proofErr w:type="spellStart"/>
          <w:r w:rsidR="00602DFD" w:rsidRPr="00193179">
            <w:rPr>
              <w:rFonts w:ascii="Arial" w:eastAsia="Times New Roman" w:hAnsi="Arial" w:cs="Arial"/>
              <w:kern w:val="28"/>
              <w:u w:val="single"/>
              <w:lang w:val="en-GB"/>
            </w:rPr>
            <w:t>Nkanini</w:t>
          </w:r>
          <w:proofErr w:type="spellEnd"/>
          <w:r w:rsidR="00602DFD" w:rsidRPr="00193179">
            <w:rPr>
              <w:rFonts w:ascii="Arial" w:eastAsia="Times New Roman" w:hAnsi="Arial" w:cs="Arial"/>
              <w:kern w:val="28"/>
              <w:u w:val="single"/>
              <w:lang w:val="en-GB"/>
            </w:rPr>
            <w:t xml:space="preserve">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 xml:space="preserve">Zid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olwana Saneze</w:t>
          </w:r>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000000" w:rsidP="009C5326">
              <w:pPr>
                <w:rPr>
                  <w:b/>
                  <w:bCs/>
                  <w:noProof/>
                </w:rPr>
              </w:pPr>
            </w:p>
          </w:sdtContent>
        </w:sdt>
        <w:p w14:paraId="244FAC57" w14:textId="3F1EE2F7" w:rsidR="001B236A" w:rsidRPr="001B236A" w:rsidRDefault="001B236A" w:rsidP="001B236A">
          <w:pPr>
            <w:pStyle w:val="Heading1"/>
            <w:rPr>
              <w:lang w:val="en-GB"/>
            </w:rPr>
          </w:pPr>
          <w:bookmarkStart w:id="2" w:name="_Toc180413361"/>
          <w:r w:rsidRPr="001B236A">
            <w:rPr>
              <w:lang w:val="en-GB"/>
            </w:rPr>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41336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413363"/>
      <w:bookmarkEnd w:id="0"/>
      <w:r>
        <w:rPr>
          <w:rFonts w:eastAsia="Times New Roman"/>
        </w:rPr>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7" w:name="_Toc166867559"/>
      <w:bookmarkStart w:id="8" w:name="_Toc180413364"/>
      <w:r>
        <w:rPr>
          <w:rFonts w:ascii="Arial" w:hAnsi="Arial" w:cs="Arial"/>
        </w:rPr>
        <w:t>2.</w:t>
      </w:r>
      <w:r w:rsidRPr="008C26B5">
        <w:rPr>
          <w:rFonts w:ascii="Arial" w:hAnsi="Arial" w:cs="Arial"/>
        </w:rPr>
        <w:t>INTRODUCTION</w:t>
      </w:r>
      <w:bookmarkEnd w:id="7"/>
      <w:bookmarkEnd w:id="8"/>
    </w:p>
    <w:p w14:paraId="14462E48" w14:textId="6166C5C4"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00541013">
        <w:rPr>
          <w:rFonts w:ascii="Arial" w:hAnsi="Arial" w:cs="Arial"/>
          <w:lang w:val="en-US"/>
        </w:rPr>
        <w:t xml:space="preserve">According to </w:t>
      </w:r>
      <w:r w:rsidR="003F0F3F">
        <w:rPr>
          <w:rFonts w:ascii="Arial" w:hAnsi="Arial" w:cs="Arial"/>
          <w:lang w:val="en-US"/>
        </w:rPr>
        <w:t>(</w:t>
      </w:r>
      <w:r w:rsidR="003F0F3F" w:rsidRPr="003F0F3F">
        <w:rPr>
          <w:rFonts w:ascii="Arial" w:hAnsi="Arial" w:cs="Arial"/>
          <w:i/>
          <w:lang w:val="en-US"/>
        </w:rPr>
        <w:t>Orlando Cancer Misdiagnosis Lawyer L HPS Legal, 2023</w:t>
      </w:r>
      <w:r w:rsidR="003F0F3F">
        <w:rPr>
          <w:rFonts w:ascii="Arial" w:hAnsi="Arial" w:cs="Arial"/>
          <w:lang w:val="en-US"/>
        </w:rPr>
        <w:t>) h</w:t>
      </w:r>
      <w:r w:rsidRPr="00193179">
        <w:rPr>
          <w:rFonts w:ascii="Arial" w:hAnsi="Arial" w:cs="Arial"/>
          <w:lang w:val="en-US"/>
        </w:rPr>
        <w:t>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412CDC">
      <w:pPr>
        <w:ind w:left="646" w:right="646"/>
        <w:rPr>
          <w:rFonts w:ascii="Arial" w:hAnsi="Arial" w:cs="Arial"/>
          <w:lang w:val="en-US"/>
        </w:rPr>
      </w:pPr>
      <w:r w:rsidRPr="00193179">
        <w:rPr>
          <w:rFonts w:ascii="Arial" w:hAnsi="Arial" w:cs="Arial"/>
        </w:rPr>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9" w:name="_Toc164344144"/>
      <w:bookmarkStart w:id="10" w:name="_Toc166867561"/>
      <w:bookmarkStart w:id="11" w:name="_Toc180413365"/>
      <w:bookmarkStart w:id="12" w:name="_Hlk165118508"/>
      <w:bookmarkStart w:id="13" w:name="_Toc164344145"/>
      <w:r>
        <w:rPr>
          <w:rFonts w:ascii="Arial" w:hAnsi="Arial" w:cs="Arial"/>
        </w:rPr>
        <w:t>3.QUALITY STANDARD(S) APPLICABLE TO REPORT / PROJECT</w:t>
      </w:r>
      <w:bookmarkEnd w:id="9"/>
      <w:bookmarkEnd w:id="10"/>
      <w:bookmarkEnd w:id="11"/>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4" w:name="_Toc180244643"/>
      <w:r>
        <w:t xml:space="preserve">Table </w:t>
      </w:r>
      <w:fldSimple w:instr=" SEQ Table \* ARABIC ">
        <w:r>
          <w:rPr>
            <w:noProof/>
          </w:rPr>
          <w:t>1</w:t>
        </w:r>
      </w:fldSimple>
      <w:r>
        <w:t xml:space="preserve">: </w:t>
      </w:r>
      <w:r w:rsidRPr="000A3AD0">
        <w:t xml:space="preserve"> to see the full source timeline visit the web document </w:t>
      </w:r>
      <w:proofErr w:type="gramStart"/>
      <w:r w:rsidRPr="000A3AD0">
        <w:t>( SOUTH</w:t>
      </w:r>
      <w:proofErr w:type="gramEnd"/>
      <w:r w:rsidRPr="000A3AD0">
        <w:t>-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5" w:name="_Toc166868085"/>
      <w:bookmarkStart w:id="16" w:name="_Toc18041336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67C373A4"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w:t>
      </w:r>
      <w:r w:rsidR="00B272BF">
        <w:rPr>
          <w:rFonts w:ascii="Arial" w:hAnsi="Arial" w:cs="Arial"/>
        </w:rPr>
        <w:t>. A</w:t>
      </w:r>
      <w:r w:rsidRPr="008C26B5">
        <w:rPr>
          <w:rFonts w:ascii="Arial" w:hAnsi="Arial" w:cs="Arial"/>
        </w:rPr>
        <w:t xml:space="preserve">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27B689C"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w:t>
      </w:r>
      <w:r w:rsidR="00B272BF">
        <w:rPr>
          <w:rFonts w:ascii="Arial" w:hAnsi="Arial" w:cs="Arial"/>
          <w:lang w:val="en-US"/>
        </w:rPr>
        <w:t xml:space="preserve">, which leads to the inability to afford medicals and chemotherapy for the patient, which can lead to delayed initiation of treatment and potentially worsen patient outcomes. </w:t>
      </w:r>
      <w:r w:rsidRPr="004E509D">
        <w:rPr>
          <w:rFonts w:ascii="Arial" w:hAnsi="Arial" w:cs="Arial"/>
          <w:lang w:val="en-US"/>
        </w:rPr>
        <w:t>Delays can occur at various stages, including the recognition of symptoms by the patient or health practitioner, referral to specialists, and completion of diagnostic tests.</w:t>
      </w:r>
    </w:p>
    <w:p w14:paraId="69D20008" w14:textId="116C9884"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B272BF">
        <w:rPr>
          <w:rFonts w:ascii="Arial" w:hAnsi="Arial" w:cs="Arial"/>
          <w:lang w:val="en-US"/>
        </w:rPr>
        <w:t xml:space="preserve">significantly impact </w:t>
      </w:r>
      <w:r w:rsidRPr="004E509D">
        <w:rPr>
          <w:rFonts w:ascii="Arial" w:hAnsi="Arial" w:cs="Arial"/>
          <w:lang w:val="en-US"/>
        </w:rPr>
        <w:t>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39662E86"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r w:rsidRPr="00F0012A">
        <w:rPr>
          <w:rFonts w:ascii="Arial" w:hAnsi="Arial" w:cs="Arial"/>
        </w:rPr>
        <w:t>special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r w:rsidRPr="00F0012A">
        <w:rPr>
          <w:rFonts w:ascii="Arial" w:hAnsi="Arial" w:cs="Arial"/>
        </w:rPr>
        <w:t>emphas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that patients from rural setting </w:t>
      </w:r>
      <w:r w:rsidR="00F0012A">
        <w:rPr>
          <w:rFonts w:ascii="Arial" w:hAnsi="Arial" w:cs="Arial"/>
          <w:lang w:val="en-US"/>
        </w:rPr>
        <w:t xml:space="preserve">or those from low-income bracket also spend a lot of time due to health facility-related reasons as they lack diagnostic </w:t>
      </w:r>
      <w:r w:rsidR="00F0012A" w:rsidRPr="00F0012A">
        <w:rPr>
          <w:rFonts w:ascii="Arial" w:hAnsi="Arial" w:cs="Arial"/>
        </w:rPr>
        <w:t>centres</w:t>
      </w:r>
      <w:r w:rsidR="00F0012A">
        <w:rPr>
          <w:rFonts w:ascii="Arial" w:hAnsi="Arial" w:cs="Arial"/>
          <w:lang w:val="en-US"/>
        </w:rPr>
        <w:t xml:space="preserve"> and specialists.</w:t>
      </w:r>
    </w:p>
    <w:p w14:paraId="4B5219E6" w14:textId="045FAA12"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F0012A">
        <w:rPr>
          <w:rFonts w:ascii="Arial" w:hAnsi="Arial" w:cs="Arial"/>
          <w:lang w:val="en-US"/>
        </w:rPr>
        <w:t>patient communication</w:t>
      </w:r>
      <w:r w:rsidRPr="004E509D">
        <w:rPr>
          <w:rFonts w:ascii="Arial" w:hAnsi="Arial" w:cs="Arial"/>
          <w:lang w:val="en-US"/>
        </w:rPr>
        <w:t>.</w:t>
      </w:r>
    </w:p>
    <w:p w14:paraId="27B869B1" w14:textId="29B76EFB"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00F0012A">
        <w:rPr>
          <w:rFonts w:ascii="Arial" w:hAnsi="Arial" w:cs="Arial"/>
          <w:b/>
          <w:bCs/>
          <w:lang w:val="en-US"/>
        </w:rPr>
        <w:t xml:space="preserve"> that can further influence the problem are</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 xml:space="preserve">Healthcare System Issues: </w:t>
      </w:r>
    </w:p>
    <w:p w14:paraId="3D7E6C64" w14:textId="3922F289" w:rsidR="00ED7927" w:rsidRPr="00193179" w:rsidRDefault="00ED7927" w:rsidP="00ED7927">
      <w:pPr>
        <w:numPr>
          <w:ilvl w:val="0"/>
          <w:numId w:val="11"/>
        </w:numPr>
        <w:ind w:left="646" w:right="646"/>
        <w:rPr>
          <w:rFonts w:ascii="Arial" w:hAnsi="Arial" w:cs="Arial"/>
          <w:lang w:val="en-US"/>
        </w:rPr>
      </w:pPr>
      <w:r w:rsidRPr="00F0012A">
        <w:rPr>
          <w:rFonts w:ascii="Arial" w:hAnsi="Arial" w:cs="Arial"/>
        </w:rPr>
        <w:t>Analy</w:t>
      </w:r>
      <w:r w:rsidR="00F0012A" w:rsidRPr="00F0012A">
        <w:rPr>
          <w:rFonts w:ascii="Arial" w:hAnsi="Arial" w:cs="Arial"/>
        </w:rPr>
        <w:t>s</w:t>
      </w:r>
      <w:r w:rsidRPr="00F0012A">
        <w:rPr>
          <w:rFonts w:ascii="Arial" w:hAnsi="Arial" w:cs="Arial"/>
        </w:rPr>
        <w:t>e</w:t>
      </w:r>
      <w:r w:rsidRPr="00193179">
        <w:rPr>
          <w:rFonts w:ascii="Arial" w:hAnsi="Arial" w:cs="Arial"/>
          <w:lang w:val="en-US"/>
        </w:rPr>
        <w:t xml:space="preserv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Patient-Related Factors:</w:t>
      </w:r>
    </w:p>
    <w:p w14:paraId="037CE10D" w14:textId="1E3DD9F4"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 xml:space="preserve">Conduct surveys and focus groups to understand patient knowledge, attitudes, and </w:t>
      </w:r>
      <w:r w:rsidRPr="00F0012A">
        <w:rPr>
          <w:rFonts w:ascii="Arial" w:hAnsi="Arial" w:cs="Arial"/>
        </w:rPr>
        <w:t>behaviours</w:t>
      </w:r>
      <w:r w:rsidRPr="00193179">
        <w:rPr>
          <w:rFonts w:ascii="Arial" w:hAnsi="Arial" w:cs="Arial"/>
          <w:lang w:val="en-US"/>
        </w:rPr>
        <w:t xml:space="preserve"> regarding symptom reporting and healthcare </w:t>
      </w:r>
      <w:r w:rsidRPr="00F0012A">
        <w:rPr>
          <w:rFonts w:ascii="Arial" w:hAnsi="Arial" w:cs="Arial"/>
        </w:rPr>
        <w:t>utili</w:t>
      </w:r>
      <w:r w:rsidR="00F0012A" w:rsidRPr="00F0012A">
        <w:rPr>
          <w:rFonts w:ascii="Arial" w:hAnsi="Arial" w:cs="Arial"/>
        </w:rPr>
        <w:t>s</w:t>
      </w:r>
      <w:r w:rsidRPr="00F0012A">
        <w:rPr>
          <w:rFonts w:ascii="Arial" w:hAnsi="Arial" w:cs="Arial"/>
        </w:rPr>
        <w:t>ation</w:t>
      </w:r>
      <w:r w:rsidRPr="00193179">
        <w:rPr>
          <w:rFonts w:ascii="Arial" w:hAnsi="Arial" w:cs="Arial"/>
          <w:lang w:val="en-US"/>
        </w:rPr>
        <w:t>.</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074040B8" w:rsidR="00ED7927" w:rsidRPr="00193179" w:rsidRDefault="00F0012A" w:rsidP="00ED7927">
      <w:pPr>
        <w:numPr>
          <w:ilvl w:val="0"/>
          <w:numId w:val="12"/>
        </w:numPr>
        <w:ind w:left="646" w:right="646"/>
        <w:rPr>
          <w:rFonts w:ascii="Arial" w:hAnsi="Arial" w:cs="Arial"/>
          <w:lang w:val="en-US"/>
        </w:rPr>
      </w:pPr>
      <w:r>
        <w:rPr>
          <w:rFonts w:ascii="Arial" w:hAnsi="Arial" w:cs="Arial"/>
          <w:lang w:val="en-US"/>
        </w:rPr>
        <w:t>Interviews were conducted, and questionnaires were distributed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699F857C" w:rsidR="00ED7927" w:rsidRPr="00F0012A" w:rsidRDefault="00ED7927" w:rsidP="00ED7927">
      <w:pPr>
        <w:ind w:left="646" w:right="646"/>
        <w:rPr>
          <w:rFonts w:ascii="Arial" w:hAnsi="Arial" w:cs="Arial"/>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w:t>
      </w:r>
      <w:r w:rsidR="00F0012A">
        <w:rPr>
          <w:rFonts w:ascii="Arial" w:hAnsi="Arial" w:cs="Arial"/>
          <w:lang w:val="en-US"/>
        </w:rPr>
        <w:t xml:space="preserve"> primary purpose was to create a mobile application to help doctors diagnose the patient and show which symptoms a patient has about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7"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1764DD5A" w14:textId="77777777" w:rsidR="00746F40" w:rsidRPr="00746F40" w:rsidRDefault="00746F40" w:rsidP="00746F40">
      <w:pPr>
        <w:ind w:left="646" w:right="646"/>
        <w:rPr>
          <w:rFonts w:ascii="Arial" w:hAnsi="Arial" w:cs="Arial"/>
        </w:rPr>
      </w:pPr>
    </w:p>
    <w:p w14:paraId="138C914D" w14:textId="77777777" w:rsidR="00746F40" w:rsidRPr="00746F40" w:rsidRDefault="00746F40" w:rsidP="00746F40">
      <w:pPr>
        <w:ind w:left="646" w:right="646"/>
        <w:rPr>
          <w:rFonts w:ascii="Arial" w:hAnsi="Arial" w:cs="Arial"/>
        </w:rPr>
      </w:pPr>
      <w:r w:rsidRPr="00746F40">
        <w:rPr>
          <w:rFonts w:ascii="Arial" w:hAnsi="Arial" w:cs="Arial"/>
        </w:rPr>
        <w:t>The goal of this project was to implement a Clinical Decision Support System (CDSS). Cancer misdiagnosis, which is usually caused by human error and inefficiencies in the diagnostic process, can endanger patient health and well-being (Hall et al). This initiative aims to address these difficulties by combining technology and evidence-based strategies to improve the speed and accuracy of cancer detection.</w:t>
      </w:r>
    </w:p>
    <w:p w14:paraId="12AEF504" w14:textId="77777777" w:rsidR="00746F40" w:rsidRPr="00746F40" w:rsidRDefault="00746F40" w:rsidP="00746F40">
      <w:pPr>
        <w:ind w:left="646" w:right="646"/>
        <w:rPr>
          <w:rFonts w:ascii="Arial" w:hAnsi="Arial" w:cs="Arial"/>
          <w:u w:val="single"/>
        </w:rPr>
      </w:pPr>
      <w:r w:rsidRPr="00746F40">
        <w:rPr>
          <w:rFonts w:ascii="Arial" w:hAnsi="Arial" w:cs="Arial"/>
        </w:rPr>
        <w:t xml:space="preserve"> </w:t>
      </w:r>
    </w:p>
    <w:p w14:paraId="5CFA5D36" w14:textId="77777777" w:rsidR="00746F40" w:rsidRPr="00746F40" w:rsidRDefault="00746F40" w:rsidP="00746F40">
      <w:pPr>
        <w:ind w:left="646" w:right="646"/>
        <w:rPr>
          <w:rFonts w:ascii="Arial" w:hAnsi="Arial" w:cs="Arial"/>
          <w:u w:val="single"/>
        </w:rPr>
      </w:pPr>
      <w:r w:rsidRPr="00746F40">
        <w:rPr>
          <w:rFonts w:ascii="Arial" w:hAnsi="Arial" w:cs="Arial"/>
          <w:u w:val="single"/>
        </w:rPr>
        <w:t xml:space="preserve">USING SMART PRINCIPLES </w:t>
      </w:r>
    </w:p>
    <w:p w14:paraId="0BD6DAC1" w14:textId="77777777" w:rsidR="00746F40" w:rsidRPr="00746F40" w:rsidRDefault="00746F40" w:rsidP="00746F40">
      <w:pPr>
        <w:ind w:left="646" w:right="646"/>
        <w:rPr>
          <w:rFonts w:ascii="Arial" w:hAnsi="Arial" w:cs="Arial"/>
        </w:rPr>
      </w:pPr>
      <w:r w:rsidRPr="00746F40">
        <w:rPr>
          <w:rFonts w:ascii="Arial" w:hAnsi="Arial" w:cs="Arial"/>
        </w:rPr>
        <w:t>• SPECIFIC: Within a year, the project aimed to cut the average delay from symptom onset to cancer diagnosis by 20%.</w:t>
      </w:r>
    </w:p>
    <w:p w14:paraId="4C92D470" w14:textId="77777777" w:rsidR="00746F40" w:rsidRPr="00746F40" w:rsidRDefault="00746F40" w:rsidP="00746F40">
      <w:pPr>
        <w:ind w:left="646" w:right="646"/>
        <w:rPr>
          <w:rFonts w:ascii="Arial" w:hAnsi="Arial" w:cs="Arial"/>
        </w:rPr>
      </w:pPr>
      <w:r w:rsidRPr="00746F40">
        <w:rPr>
          <w:rFonts w:ascii="Arial" w:hAnsi="Arial" w:cs="Arial"/>
        </w:rPr>
        <w:t>• MEASURABLE: The average time between symptom onset and diagnosis before and after the CDSS was put into place will be used to gauge the project's success. The 20% reduction goal will be tracked every month through data analysis.</w:t>
      </w:r>
    </w:p>
    <w:p w14:paraId="37EC9A9D" w14:textId="77777777" w:rsidR="00746F40" w:rsidRPr="00746F40" w:rsidRDefault="00746F40" w:rsidP="00746F40">
      <w:pPr>
        <w:ind w:left="646" w:right="646"/>
        <w:rPr>
          <w:rFonts w:ascii="Arial" w:hAnsi="Arial" w:cs="Arial"/>
        </w:rPr>
      </w:pPr>
      <w:r w:rsidRPr="00746F40">
        <w:rPr>
          <w:rFonts w:ascii="Arial" w:hAnsi="Arial" w:cs="Arial"/>
        </w:rPr>
        <w:t>• ACHIEVABLE: The goal can be accomplished by putting in place a CDSS made specifically for medical professionals. This will expedite the diagnostic process, offer evidence-based decision assistance to medical experts, and enable prompt referrals and intervals.</w:t>
      </w:r>
    </w:p>
    <w:p w14:paraId="0AF44F48" w14:textId="77777777" w:rsidR="00746F40" w:rsidRPr="00746F40" w:rsidRDefault="00746F40" w:rsidP="00746F40">
      <w:pPr>
        <w:ind w:left="646" w:right="646"/>
        <w:rPr>
          <w:rFonts w:ascii="Arial" w:hAnsi="Arial" w:cs="Arial"/>
        </w:rPr>
      </w:pPr>
      <w:r w:rsidRPr="00746F40">
        <w:rPr>
          <w:rFonts w:ascii="Arial" w:hAnsi="Arial" w:cs="Arial"/>
        </w:rPr>
        <w:t xml:space="preserve">• REALISTIC: A 20% decrease in the average time to diagnosis is an acceptable and doable project goal, considering the potential advantages of CDSS in enhancing diagnostic effectiveness and patient outcomes. </w:t>
      </w:r>
    </w:p>
    <w:p w14:paraId="59923341" w14:textId="77777777" w:rsidR="00746F40" w:rsidRPr="00746F40" w:rsidRDefault="00746F40" w:rsidP="00746F40">
      <w:pPr>
        <w:ind w:left="646" w:right="646"/>
        <w:rPr>
          <w:rFonts w:ascii="Arial" w:hAnsi="Arial" w:cs="Arial"/>
        </w:rPr>
      </w:pPr>
    </w:p>
    <w:p w14:paraId="3E1B47BB" w14:textId="58C523FF" w:rsidR="00F34A29" w:rsidRPr="00746F40" w:rsidRDefault="00746F40" w:rsidP="00746F40">
      <w:pPr>
        <w:ind w:left="646" w:right="646"/>
        <w:rPr>
          <w:rFonts w:ascii="Arial" w:hAnsi="Arial" w:cs="Arial"/>
        </w:rPr>
      </w:pPr>
      <w:r w:rsidRPr="00746F40">
        <w:rPr>
          <w:rFonts w:ascii="Arial" w:hAnsi="Arial" w:cs="Arial"/>
        </w:rPr>
        <w:t>• Timely: The CDSS will be implemented and evaluated in plenty of time according to the project's 12-month timeframe, which starts in July 2025 and ends in July 2025. Continuous evaluations and modifications will guarantee the target is reached on schedule.</w:t>
      </w:r>
    </w:p>
    <w:p w14:paraId="5C4B958B" w14:textId="631C2547" w:rsidR="00ED7927" w:rsidRPr="00A3626C" w:rsidRDefault="004C40C7" w:rsidP="00D830EF">
      <w:pPr>
        <w:pStyle w:val="Heading2"/>
        <w:ind w:firstLine="286"/>
        <w:rPr>
          <w:rFonts w:ascii="Arial" w:hAnsi="Arial" w:cs="Arial"/>
        </w:rPr>
      </w:pPr>
      <w:bookmarkStart w:id="19" w:name="_Toc180413369"/>
      <w:r w:rsidRPr="00A3626C">
        <w:rPr>
          <w:rFonts w:ascii="Arial" w:hAnsi="Arial" w:cs="Arial"/>
        </w:rPr>
        <w:t>5</w:t>
      </w:r>
      <w:r w:rsidR="00ED7927" w:rsidRPr="00A3626C">
        <w:rPr>
          <w:rFonts w:ascii="Arial" w:hAnsi="Arial" w:cs="Arial"/>
        </w:rPr>
        <w:t>.2 DECISION-MAKING CRITERIA</w:t>
      </w:r>
      <w:bookmarkEnd w:id="19"/>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0" w:name="_Toc180244644"/>
      <w:r>
        <w:t xml:space="preserve">Table </w:t>
      </w:r>
      <w:fldSimple w:instr=" SEQ Table \* ARABIC ">
        <w:r w:rsidR="00BA51E1">
          <w:rPr>
            <w:noProof/>
          </w:rPr>
          <w:t>2</w:t>
        </w:r>
      </w:fldSimple>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2988D15B" w:rsidR="00ED7927" w:rsidRDefault="00ED7927" w:rsidP="00ED7927">
      <w:pPr>
        <w:ind w:left="646" w:right="646"/>
        <w:rPr>
          <w:rFonts w:ascii="Arial" w:hAnsi="Arial" w:cs="Arial"/>
        </w:rPr>
      </w:pPr>
      <w:r w:rsidRPr="00C35CFC">
        <w:rPr>
          <w:rFonts w:ascii="Arial" w:hAnsi="Arial" w:cs="Arial"/>
        </w:rPr>
        <w:t>For the table above</w:t>
      </w:r>
      <w:r w:rsidR="00B34F7C">
        <w:rPr>
          <w:rFonts w:ascii="Arial" w:hAnsi="Arial" w:cs="Arial"/>
        </w:rPr>
        <w:t xml:space="preserve">, </w:t>
      </w:r>
      <w:r w:rsidRPr="00C35CFC">
        <w:rPr>
          <w:rFonts w:ascii="Arial" w:hAnsi="Arial" w:cs="Arial"/>
        </w:rPr>
        <w:t>it</w:t>
      </w:r>
      <w:r w:rsidR="00832AC3">
        <w:rPr>
          <w:rFonts w:ascii="Arial" w:hAnsi="Arial" w:cs="Arial"/>
        </w:rPr>
        <w:t xml:space="preserve"> </w:t>
      </w:r>
      <w:r w:rsidR="00B34F7C">
        <w:rPr>
          <w:rFonts w:ascii="Arial" w:hAnsi="Arial" w:cs="Arial"/>
        </w:rPr>
        <w:t xml:space="preserve">shows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1"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23B2CBC4" w:rsidR="00ED7927" w:rsidRPr="008C26B5" w:rsidRDefault="003F0F3F" w:rsidP="00ED7927">
      <w:pPr>
        <w:pStyle w:val="ListParagraph"/>
        <w:numPr>
          <w:ilvl w:val="0"/>
          <w:numId w:val="1"/>
        </w:numPr>
        <w:spacing w:line="360" w:lineRule="auto"/>
        <w:ind w:left="1006" w:right="646"/>
        <w:rPr>
          <w:rFonts w:ascii="Arial" w:hAnsi="Arial" w:cs="Arial"/>
        </w:rPr>
      </w:pPr>
      <w:r>
        <w:rPr>
          <w:rFonts w:ascii="Arial" w:hAnsi="Arial" w:cs="Arial"/>
        </w:rPr>
        <w:t xml:space="preserve">An alert system will </w:t>
      </w:r>
      <w:r w:rsidR="00ED7927" w:rsidRPr="008C26B5">
        <w:rPr>
          <w:rFonts w:ascii="Arial" w:hAnsi="Arial" w:cs="Arial"/>
        </w:rPr>
        <w:t>notify health practitioners if their patient matches key cancer symptoms</w:t>
      </w:r>
      <w:r w:rsidR="00ED7927">
        <w:rPr>
          <w:rFonts w:ascii="Arial" w:hAnsi="Arial" w:cs="Arial"/>
        </w:rPr>
        <w:t xml:space="preserve"> </w:t>
      </w:r>
      <w:r w:rsidR="00ED7927" w:rsidRPr="008C26B5">
        <w:rPr>
          <w:rFonts w:ascii="Arial" w:hAnsi="Arial" w:cs="Arial"/>
        </w:rPr>
        <w:t>or prompt a specialist to review the symptoms.</w:t>
      </w:r>
    </w:p>
    <w:p w14:paraId="1398F052" w14:textId="0F3DA7C0" w:rsidR="00ED7927" w:rsidRPr="008C26B5" w:rsidRDefault="00B272BF" w:rsidP="00ED7927">
      <w:pPr>
        <w:pStyle w:val="ListParagraph"/>
        <w:numPr>
          <w:ilvl w:val="0"/>
          <w:numId w:val="1"/>
        </w:numPr>
        <w:spacing w:line="360" w:lineRule="auto"/>
        <w:ind w:left="1006" w:right="646"/>
        <w:rPr>
          <w:rFonts w:ascii="Arial" w:hAnsi="Arial" w:cs="Arial"/>
        </w:rPr>
      </w:pPr>
      <w:r>
        <w:rPr>
          <w:rFonts w:ascii="Arial" w:hAnsi="Arial" w:cs="Arial"/>
        </w:rPr>
        <w:t>Specific information about the diagnosis, treatment, and long-term side effects should be displayed. This will help develop a plan moving forward to make a constructed decision with evidence-based recommendations.</w:t>
      </w:r>
    </w:p>
    <w:p w14:paraId="6D4845D7" w14:textId="018B3434"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w:t>
      </w:r>
      <w:r w:rsidR="00B272BF">
        <w:rPr>
          <w:rFonts w:ascii="Arial" w:hAnsi="Arial" w:cs="Arial"/>
        </w:rPr>
        <w:t>patient’s symptoms</w:t>
      </w:r>
      <w:r w:rsidRPr="008C26B5">
        <w:rPr>
          <w:rFonts w:ascii="Arial" w:hAnsi="Arial" w:cs="Arial"/>
        </w:rPr>
        <w:t>, while considering their medical history.</w:t>
      </w:r>
    </w:p>
    <w:p w14:paraId="08AC30F6" w14:textId="51D89FD0"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Electronic health record (EHR) system that updates in real-time for better communication and tracks each patient. It would also alert and notify the severity of a patient's current condition when arriving at the hospital</w:t>
      </w:r>
      <w:r w:rsidR="00B272BF">
        <w:rPr>
          <w:rFonts w:ascii="Arial" w:hAnsi="Arial" w:cs="Arial"/>
        </w:rPr>
        <w:t>. T</w:t>
      </w:r>
      <w:r w:rsidRPr="008C26B5">
        <w:rPr>
          <w:rFonts w:ascii="Arial" w:hAnsi="Arial" w:cs="Arial"/>
        </w:rPr>
        <w:t xml:space="preserve">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2:  </w:t>
            </w:r>
            <w:proofErr w:type="spellStart"/>
            <w:r w:rsidRPr="008C26B5">
              <w:rPr>
                <w:rFonts w:ascii="Arial" w:eastAsia="Arial Unicode MS" w:hAnsi="Arial" w:cs="Arial"/>
                <w:b/>
                <w:bCs/>
                <w:sz w:val="18"/>
                <w:szCs w:val="18"/>
                <w:lang w:val="en-US"/>
              </w:rPr>
              <w:t>Nkanini</w:t>
            </w:r>
            <w:proofErr w:type="spellEnd"/>
            <w:r w:rsidRPr="008C26B5">
              <w:rPr>
                <w:rFonts w:ascii="Arial" w:eastAsia="Arial Unicode MS" w:hAnsi="Arial" w:cs="Arial"/>
                <w:b/>
                <w:bCs/>
                <w:sz w:val="18"/>
                <w:szCs w:val="18"/>
                <w:lang w:val="en-US"/>
              </w:rPr>
              <w:t xml:space="preserve">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3: Sanele Zolwana</w:t>
            </w:r>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413371"/>
      <w:r>
        <w:rPr>
          <w:lang w:val="en-US"/>
        </w:rPr>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140D2A00" w:rsidR="004C40C7" w:rsidRPr="001867E8" w:rsidRDefault="004C40C7" w:rsidP="004C40C7">
      <w:pPr>
        <w:ind w:left="646" w:right="646"/>
        <w:rPr>
          <w:rFonts w:ascii="Arial" w:hAnsi="Arial" w:cs="Arial"/>
        </w:rPr>
      </w:pPr>
      <w:r w:rsidRPr="001867E8">
        <w:rPr>
          <w:rFonts w:ascii="Arial" w:hAnsi="Arial" w:cs="Arial"/>
        </w:rPr>
        <w:t>Furthermore, an alert system minimi</w:t>
      </w:r>
      <w:r w:rsidR="00B3303B">
        <w:rPr>
          <w:rFonts w:ascii="Arial" w:hAnsi="Arial" w:cs="Arial"/>
        </w:rPr>
        <w:t>s</w:t>
      </w:r>
      <w:r w:rsidRPr="001867E8">
        <w:rPr>
          <w:rFonts w:ascii="Arial" w:hAnsi="Arial" w:cs="Arial"/>
        </w:rPr>
        <w:t xml:space="preserve">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w:t>
      </w:r>
      <w:r w:rsidR="00B3303B">
        <w:rPr>
          <w:rFonts w:ascii="Arial" w:hAnsi="Arial" w:cs="Arial"/>
        </w:rPr>
        <w:t>about</w:t>
      </w:r>
      <w:r w:rsidRPr="001867E8">
        <w:rPr>
          <w:rFonts w:ascii="Arial" w:hAnsi="Arial" w:cs="Arial"/>
        </w:rPr>
        <w:t xml:space="preserve"> to diagnostic errors or delays, and fostering a more efficient and patient-centred approach in the organi</w:t>
      </w:r>
      <w:r w:rsidR="00B3303B">
        <w:rPr>
          <w:rFonts w:ascii="Arial" w:hAnsi="Arial" w:cs="Arial"/>
        </w:rPr>
        <w:t>s</w:t>
      </w:r>
      <w:r w:rsidRPr="001867E8">
        <w:rPr>
          <w:rFonts w:ascii="Arial" w:hAnsi="Arial" w:cs="Arial"/>
        </w:rPr>
        <w:t>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413372"/>
      <w:r w:rsidR="00880152" w:rsidRPr="00C11F4C">
        <w:t>PRE-IMPLEMENTATION OF THE SOLUTION</w:t>
      </w:r>
      <w:bookmarkEnd w:id="24"/>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413373"/>
      <w:r w:rsidRPr="00193179">
        <w:rPr>
          <w:rFonts w:ascii="Arial" w:hAnsi="Arial" w:cs="Arial"/>
        </w:rPr>
        <w:t>IMPLEMENTATION OF THE SOLUTION</w:t>
      </w:r>
      <w:bookmarkEnd w:id="25"/>
    </w:p>
    <w:p w14:paraId="2EC73CA0" w14:textId="62D149CC" w:rsidR="00D32488" w:rsidRPr="00193179" w:rsidRDefault="0074243C" w:rsidP="00D32488">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413374"/>
      <w:r w:rsidRPr="00193179">
        <w:rPr>
          <w:rFonts w:ascii="Arial" w:hAnsi="Arial" w:cs="Arial"/>
          <w:i/>
          <w:iCs/>
        </w:rPr>
        <w:t>Questionnaire</w:t>
      </w:r>
      <w:bookmarkEnd w:id="26"/>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413375"/>
      <w:r w:rsidRPr="00193179">
        <w:rPr>
          <w:rFonts w:ascii="Arial" w:hAnsi="Arial" w:cs="Arial"/>
        </w:rPr>
        <w:t>EVALUATION</w:t>
      </w:r>
      <w:bookmarkEnd w:id="27"/>
    </w:p>
    <w:p w14:paraId="41BE0C2E" w14:textId="65ED150B" w:rsidR="00A3592F" w:rsidRPr="00193179" w:rsidRDefault="000B7F29" w:rsidP="00A3592F">
      <w:pPr>
        <w:ind w:left="567"/>
        <w:rPr>
          <w:rFonts w:ascii="Arial" w:hAnsi="Arial" w:cs="Arial"/>
        </w:rPr>
      </w:pPr>
      <w:r w:rsidRPr="000B7F29">
        <w:rPr>
          <w:rFonts w:ascii="Arial" w:hAnsi="Arial" w:cs="Arial"/>
        </w:rPr>
        <w:t>This QIP project aimed to show the impact a clinical decision support system (CDSS) would have if implemented within our healthcare facilities</w:t>
      </w:r>
      <w:r w:rsidR="00B34F7C">
        <w:rPr>
          <w:rFonts w:ascii="Arial" w:hAnsi="Arial" w:cs="Arial"/>
        </w:rPr>
        <w:t>,</w:t>
      </w:r>
      <w:r w:rsidRPr="000B7F29">
        <w:rPr>
          <w:rFonts w:ascii="Arial" w:hAnsi="Arial" w:cs="Arial"/>
        </w:rPr>
        <w:t xml:space="preserve"> </w:t>
      </w:r>
      <w:r w:rsidR="00B34F7C">
        <w:rPr>
          <w:rFonts w:ascii="Arial" w:hAnsi="Arial" w:cs="Arial"/>
        </w:rPr>
        <w:t>s</w:t>
      </w:r>
      <w:r w:rsidRPr="000B7F29">
        <w:rPr>
          <w:rFonts w:ascii="Arial" w:hAnsi="Arial" w:cs="Arial"/>
        </w:rPr>
        <w:t xml:space="preserve">pecifically in the oncology wards of either private or public </w:t>
      </w:r>
      <w:r w:rsidR="00A3592F" w:rsidRPr="00193179">
        <w:rPr>
          <w:rFonts w:ascii="Arial" w:hAnsi="Arial" w:cs="Arial"/>
        </w:rPr>
        <w:t>system</w:t>
      </w:r>
      <w:r w:rsidR="00B34F7C">
        <w:rPr>
          <w:rFonts w:ascii="Arial" w:hAnsi="Arial" w:cs="Arial"/>
        </w:rPr>
        <w:t>.</w:t>
      </w:r>
      <w:r w:rsidR="00A3592F" w:rsidRPr="00193179">
        <w:rPr>
          <w:rFonts w:ascii="Arial" w:hAnsi="Arial" w:cs="Arial"/>
        </w:rPr>
        <w:t xml:space="preserve"> </w:t>
      </w:r>
      <w:r w:rsidR="002118A2" w:rsidRPr="002118A2">
        <w:rPr>
          <w:rFonts w:ascii="Arial" w:hAnsi="Arial" w:cs="Arial"/>
        </w:rPr>
        <w:t>Some challenges hindered us from implementing it fully, so we had to use a combination of testing the system in an interview setting and with questionnaires.</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8" w:name="_Toc180413376"/>
      <w:r w:rsidRPr="00193179">
        <w:rPr>
          <w:rFonts w:ascii="Arial" w:hAnsi="Arial" w:cs="Arial"/>
        </w:rPr>
        <w:t>Constraints</w:t>
      </w:r>
      <w:bookmarkEnd w:id="28"/>
    </w:p>
    <w:p w14:paraId="2B6E3DB9" w14:textId="55CC4632" w:rsidR="005154BB" w:rsidRPr="00193179" w:rsidRDefault="002118A2" w:rsidP="00A3592F">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bookmarkStart w:id="29" w:name="_Toc180413377"/>
    <w:p w14:paraId="4E7F2359" w14:textId="77777777" w:rsidR="00C66A4B" w:rsidRPr="00193179" w:rsidRDefault="00F270F9" w:rsidP="00C66A4B">
      <w:pPr>
        <w:pStyle w:val="Heading3"/>
        <w:ind w:left="567"/>
        <w:rPr>
          <w:rFonts w:ascii="Arial" w:hAnsi="Arial" w:cs="Arial"/>
        </w:rPr>
      </w:pPr>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EA5BDA" w:rsidRPr="000A369B" w:rsidRDefault="00EA5BDA" w:rsidP="00BA51E1">
                            <w:pPr>
                              <w:pStyle w:val="Caption"/>
                              <w:rPr>
                                <w:noProof/>
                              </w:rPr>
                            </w:pPr>
                            <w:bookmarkStart w:id="30" w:name="_Toc180244596"/>
                            <w:r>
                              <w:t xml:space="preserve">Figure </w:t>
                            </w:r>
                            <w:fldSimple w:instr=" SEQ Figure \* ARABIC ">
                              <w:r>
                                <w:rPr>
                                  <w:noProof/>
                                </w:rPr>
                                <w:t>1</w:t>
                              </w:r>
                            </w:fldSimple>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EA5BDA" w:rsidRPr="000A369B" w:rsidRDefault="00EA5BDA" w:rsidP="00BA51E1">
                      <w:pPr>
                        <w:pStyle w:val="Caption"/>
                        <w:rPr>
                          <w:noProof/>
                        </w:rPr>
                      </w:pPr>
                      <w:bookmarkStart w:id="31" w:name="_Toc180244596"/>
                      <w:r>
                        <w:t xml:space="preserve">Figure </w:t>
                      </w:r>
                      <w:fldSimple w:instr=" SEQ Figure \* ARABIC ">
                        <w:r>
                          <w:rPr>
                            <w:noProof/>
                          </w:rPr>
                          <w:t>1</w:t>
                        </w:r>
                      </w:fldSimple>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1" w:name="_Toc180413378"/>
      <w:r w:rsidRPr="00193179">
        <w:rPr>
          <w:rFonts w:ascii="Arial" w:hAnsi="Arial" w:cs="Arial"/>
          <w:lang w:val="en-US"/>
        </w:rPr>
        <w:t>6.IMPACT</w:t>
      </w:r>
      <w:bookmarkEnd w:id="31"/>
    </w:p>
    <w:p w14:paraId="69C4A77B" w14:textId="4092A545" w:rsidR="00D47D75" w:rsidRPr="00193179" w:rsidRDefault="00D47D75" w:rsidP="002067FF">
      <w:pPr>
        <w:pStyle w:val="Heading2"/>
        <w:rPr>
          <w:rFonts w:ascii="Arial" w:hAnsi="Arial" w:cs="Arial"/>
          <w:lang w:val="en-US"/>
        </w:rPr>
      </w:pPr>
      <w:bookmarkStart w:id="32" w:name="_Toc180413379"/>
      <w:r w:rsidRPr="00193179">
        <w:rPr>
          <w:rFonts w:ascii="Arial" w:hAnsi="Arial" w:cs="Arial"/>
          <w:lang w:val="en-US"/>
        </w:rPr>
        <w:t>Nursing Management</w:t>
      </w:r>
      <w:bookmarkEnd w:id="32"/>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3" w:name="_Toc180413380"/>
      <w:r w:rsidRPr="00193179">
        <w:rPr>
          <w:rFonts w:ascii="Arial" w:hAnsi="Arial" w:cs="Arial"/>
          <w:lang w:val="en-US"/>
        </w:rPr>
        <w:t>Nursing Care</w:t>
      </w:r>
      <w:bookmarkEnd w:id="33"/>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4" w:name="_Toc180413381"/>
      <w:r w:rsidRPr="00193179">
        <w:rPr>
          <w:rFonts w:ascii="Arial" w:hAnsi="Arial" w:cs="Arial"/>
          <w:lang w:val="en-US"/>
        </w:rPr>
        <w:t>Patient Outcomes</w:t>
      </w:r>
      <w:bookmarkEnd w:id="34"/>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5" w:name="_Toc180413382"/>
      <w:r w:rsidRPr="00A0260B">
        <w:rPr>
          <w:rFonts w:ascii="Arial" w:hAnsi="Arial" w:cs="Arial"/>
          <w:lang w:val="en-US"/>
        </w:rPr>
        <w:t>7.CONCLUSION</w:t>
      </w:r>
      <w:bookmarkEnd w:id="35"/>
    </w:p>
    <w:p w14:paraId="0BCDB980" w14:textId="4B401A50" w:rsidR="00321808" w:rsidRPr="008C26B5" w:rsidRDefault="00D66E9F" w:rsidP="00BE1B43">
      <w:pPr>
        <w:ind w:right="720"/>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 xml:space="preserve">More eventually refinement and training of this system can facilitate decision-making, decrease diagnostic errors, enhance patient outcomes significantly in the field such as </w:t>
      </w:r>
      <w:r w:rsidR="00B34F7C">
        <w:rPr>
          <w:rFonts w:ascii="Arial" w:hAnsi="Arial" w:cs="Arial"/>
          <w:lang w:val="en-US"/>
        </w:rPr>
        <w:t xml:space="preserve">oncology. </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br w:type="page"/>
      </w:r>
      <w:r w:rsidR="004220A6" w:rsidRPr="004220A6">
        <w:rPr>
          <w:noProof/>
        </w:rPr>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9879F6" w14:textId="77777777" w:rsidR="00D32A1B" w:rsidRDefault="00D32A1B" w:rsidP="00C11F0D">
      <w:pPr>
        <w:spacing w:after="0" w:line="240" w:lineRule="auto"/>
      </w:pPr>
      <w:r>
        <w:separator/>
      </w:r>
    </w:p>
  </w:endnote>
  <w:endnote w:type="continuationSeparator" w:id="0">
    <w:p w14:paraId="140CF971" w14:textId="77777777" w:rsidR="00D32A1B" w:rsidRDefault="00D32A1B"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EA5BDA" w:rsidRDefault="00EA5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EA5BDA" w:rsidRDefault="00EA5B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EA5BDA" w:rsidRDefault="00EA5B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EA5BDA" w:rsidRDefault="00EA5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7B59A8" w14:textId="77777777" w:rsidR="00D32A1B" w:rsidRDefault="00D32A1B" w:rsidP="00C11F0D">
      <w:pPr>
        <w:spacing w:after="0" w:line="240" w:lineRule="auto"/>
      </w:pPr>
      <w:r>
        <w:separator/>
      </w:r>
    </w:p>
  </w:footnote>
  <w:footnote w:type="continuationSeparator" w:id="0">
    <w:p w14:paraId="58F5B64E" w14:textId="77777777" w:rsidR="00D32A1B" w:rsidRDefault="00D32A1B"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1116CC"/>
    <w:multiLevelType w:val="hybridMultilevel"/>
    <w:tmpl w:val="9A9847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4"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6"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8"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9"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0"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964508441">
    <w:abstractNumId w:val="2"/>
  </w:num>
  <w:num w:numId="2" w16cid:durableId="1820069388">
    <w:abstractNumId w:val="16"/>
  </w:num>
  <w:num w:numId="3" w16cid:durableId="129248168">
    <w:abstractNumId w:val="19"/>
  </w:num>
  <w:num w:numId="4" w16cid:durableId="1945073842">
    <w:abstractNumId w:val="0"/>
  </w:num>
  <w:num w:numId="5" w16cid:durableId="2009210932">
    <w:abstractNumId w:val="14"/>
  </w:num>
  <w:num w:numId="6" w16cid:durableId="601688403">
    <w:abstractNumId w:val="4"/>
  </w:num>
  <w:num w:numId="7" w16cid:durableId="2005014940">
    <w:abstractNumId w:val="8"/>
  </w:num>
  <w:num w:numId="8" w16cid:durableId="1156726012">
    <w:abstractNumId w:val="20"/>
  </w:num>
  <w:num w:numId="9" w16cid:durableId="96338195">
    <w:abstractNumId w:val="19"/>
  </w:num>
  <w:num w:numId="10" w16cid:durableId="947932465">
    <w:abstractNumId w:val="7"/>
    <w:lvlOverride w:ilvl="0">
      <w:startOverride w:val="1"/>
    </w:lvlOverride>
    <w:lvlOverride w:ilvl="1"/>
    <w:lvlOverride w:ilvl="2"/>
    <w:lvlOverride w:ilvl="3"/>
    <w:lvlOverride w:ilvl="4"/>
    <w:lvlOverride w:ilvl="5"/>
    <w:lvlOverride w:ilvl="6"/>
    <w:lvlOverride w:ilvl="7"/>
    <w:lvlOverride w:ilvl="8"/>
  </w:num>
  <w:num w:numId="11" w16cid:durableId="440800567">
    <w:abstractNumId w:val="15"/>
  </w:num>
  <w:num w:numId="12" w16cid:durableId="1866208872">
    <w:abstractNumId w:val="6"/>
  </w:num>
  <w:num w:numId="13" w16cid:durableId="34816061">
    <w:abstractNumId w:val="12"/>
  </w:num>
  <w:num w:numId="14" w16cid:durableId="190150516">
    <w:abstractNumId w:val="11"/>
  </w:num>
  <w:num w:numId="15" w16cid:durableId="1493184133">
    <w:abstractNumId w:val="1"/>
  </w:num>
  <w:num w:numId="16" w16cid:durableId="989866642">
    <w:abstractNumId w:val="18"/>
  </w:num>
  <w:num w:numId="17" w16cid:durableId="2072850404">
    <w:abstractNumId w:val="3"/>
  </w:num>
  <w:num w:numId="18" w16cid:durableId="619921710">
    <w:abstractNumId w:val="9"/>
  </w:num>
  <w:num w:numId="19" w16cid:durableId="1305625773">
    <w:abstractNumId w:val="21"/>
  </w:num>
  <w:num w:numId="20" w16cid:durableId="561714204">
    <w:abstractNumId w:val="5"/>
  </w:num>
  <w:num w:numId="21" w16cid:durableId="1391994985">
    <w:abstractNumId w:val="13"/>
  </w:num>
  <w:num w:numId="22" w16cid:durableId="1105269261">
    <w:abstractNumId w:val="17"/>
  </w:num>
  <w:num w:numId="23" w16cid:durableId="1040471330">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190355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8337B"/>
    <w:rsid w:val="00092CA7"/>
    <w:rsid w:val="0009327B"/>
    <w:rsid w:val="000B5038"/>
    <w:rsid w:val="000B7F29"/>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3F0F3F"/>
    <w:rsid w:val="00412CDC"/>
    <w:rsid w:val="004220A6"/>
    <w:rsid w:val="0044079F"/>
    <w:rsid w:val="00481438"/>
    <w:rsid w:val="004C40C7"/>
    <w:rsid w:val="004E509D"/>
    <w:rsid w:val="004F33BB"/>
    <w:rsid w:val="005047A0"/>
    <w:rsid w:val="005154BB"/>
    <w:rsid w:val="00531DF4"/>
    <w:rsid w:val="00541013"/>
    <w:rsid w:val="00542D31"/>
    <w:rsid w:val="00557BEB"/>
    <w:rsid w:val="005602EA"/>
    <w:rsid w:val="005B5CEF"/>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27A3B"/>
    <w:rsid w:val="0074243C"/>
    <w:rsid w:val="00746F40"/>
    <w:rsid w:val="00790A1E"/>
    <w:rsid w:val="007C4268"/>
    <w:rsid w:val="007E5170"/>
    <w:rsid w:val="00812613"/>
    <w:rsid w:val="00832AC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B6C7A"/>
    <w:rsid w:val="00AD0DD9"/>
    <w:rsid w:val="00AE2DE2"/>
    <w:rsid w:val="00B020CC"/>
    <w:rsid w:val="00B075C2"/>
    <w:rsid w:val="00B15F07"/>
    <w:rsid w:val="00B272BF"/>
    <w:rsid w:val="00B3303B"/>
    <w:rsid w:val="00B34F7C"/>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81862"/>
    <w:rsid w:val="00C96045"/>
    <w:rsid w:val="00CA5FA5"/>
    <w:rsid w:val="00D32488"/>
    <w:rsid w:val="00D32A1B"/>
    <w:rsid w:val="00D3429E"/>
    <w:rsid w:val="00D405FF"/>
    <w:rsid w:val="00D45842"/>
    <w:rsid w:val="00D47D75"/>
    <w:rsid w:val="00D5279A"/>
    <w:rsid w:val="00D66E9F"/>
    <w:rsid w:val="00D830EF"/>
    <w:rsid w:val="00DF0576"/>
    <w:rsid w:val="00E07D75"/>
    <w:rsid w:val="00E10370"/>
    <w:rsid w:val="00E52FA9"/>
    <w:rsid w:val="00E55100"/>
    <w:rsid w:val="00E8168A"/>
    <w:rsid w:val="00E94444"/>
    <w:rsid w:val="00EA5BDA"/>
    <w:rsid w:val="00EB135A"/>
    <w:rsid w:val="00EB52D6"/>
    <w:rsid w:val="00EB70C6"/>
    <w:rsid w:val="00ED7927"/>
    <w:rsid w:val="00F0012A"/>
    <w:rsid w:val="00F0269A"/>
    <w:rsid w:val="00F069BB"/>
    <w:rsid w:val="00F270F9"/>
    <w:rsid w:val="00F34A29"/>
    <w:rsid w:val="00F42CBF"/>
    <w:rsid w:val="00F630E8"/>
    <w:rsid w:val="00F90A62"/>
    <w:rsid w:val="00F91080"/>
    <w:rsid w:val="00FA09D2"/>
    <w:rsid w:val="00FB602F"/>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 w:type="paragraph" w:styleId="BalloonText">
    <w:name w:val="Balloon Text"/>
    <w:basedOn w:val="Normal"/>
    <w:link w:val="BalloonTextChar"/>
    <w:uiPriority w:val="99"/>
    <w:semiHidden/>
    <w:unhideWhenUsed/>
    <w:rsid w:val="00F42C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C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3392340">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8B472B36-55CD-4830-B486-CCABD88CC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7150</Words>
  <Characters>40759</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Zolwana, Saneze, (Mr) (s224331787)</cp:lastModifiedBy>
  <cp:revision>2</cp:revision>
  <dcterms:created xsi:type="dcterms:W3CDTF">2024-10-24T11:46:00Z</dcterms:created>
  <dcterms:modified xsi:type="dcterms:W3CDTF">2024-10-24T11:46:00Z</dcterms:modified>
</cp:coreProperties>
</file>